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F44FC" w14:textId="6642E61D" w:rsidR="00ED7FDE" w:rsidRDefault="00ED7FDE" w:rsidP="00ED7FDE">
      <w:pPr>
        <w:pStyle w:val="abstract"/>
        <w:jc w:val="center"/>
      </w:pPr>
      <w:r>
        <w:t>Abstract</w:t>
      </w:r>
    </w:p>
    <w:p w14:paraId="6A7DDF79" w14:textId="4F4F1256" w:rsidR="002F5E62" w:rsidRPr="003A10CA" w:rsidRDefault="002F5E62" w:rsidP="003A10CA">
      <w:pPr>
        <w:pStyle w:val="abstract"/>
      </w:pPr>
      <w:r w:rsidRPr="003A10CA">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rsidRPr="003A10CA">
        <w:t>, and effects on the task are heavily confounded</w:t>
      </w:r>
      <w:r w:rsidRPr="003A10CA">
        <w:t xml:space="preserve">. The existence of the generic pattern may also undermine the validity of many conclusions made in the published IRAP literature. </w:t>
      </w:r>
    </w:p>
    <w:p w14:paraId="40F43577" w14:textId="77777777" w:rsidR="000D4308" w:rsidRDefault="000D4308" w:rsidP="003A10CA">
      <w:pPr>
        <w:pStyle w:val="abstract"/>
      </w:pPr>
    </w:p>
    <w:p w14:paraId="0D5E744E" w14:textId="77777777" w:rsidR="000D4308" w:rsidRDefault="000D4308" w:rsidP="003A10CA">
      <w:pPr>
        <w:sectPr w:rsidR="000D4308" w:rsidSect="003A10CA">
          <w:headerReference w:type="even" r:id="rId10"/>
          <w:headerReference w:type="default" r:id="rId11"/>
          <w:footerReference w:type="even" r:id="rId12"/>
          <w:footerReference w:type="default" r:id="rId13"/>
          <w:headerReference w:type="first" r:id="rId14"/>
          <w:footerReference w:type="first" r:id="rId15"/>
          <w:type w:val="continuous"/>
          <w:pgSz w:w="11900" w:h="16840" w:code="9"/>
          <w:pgMar w:top="1440" w:right="1440" w:bottom="1440" w:left="1440" w:header="720" w:footer="720" w:gutter="0"/>
          <w:cols w:space="340"/>
          <w:titlePg/>
          <w:docGrid w:linePitch="360"/>
        </w:sectPr>
      </w:pPr>
    </w:p>
    <w:p w14:paraId="42BD36A5" w14:textId="77777777" w:rsidR="003A10CA" w:rsidRDefault="003A10CA">
      <w:pPr>
        <w:jc w:val="left"/>
      </w:pPr>
      <w:r>
        <w:br w:type="page"/>
      </w:r>
    </w:p>
    <w:p w14:paraId="3FFA5DB5" w14:textId="77777777" w:rsidR="003A10CA" w:rsidRPr="003A10CA" w:rsidRDefault="003A10CA" w:rsidP="003A10CA">
      <w:pPr>
        <w:pStyle w:val="Title1"/>
      </w:pPr>
      <w:r w:rsidRPr="003A10CA">
        <w:lastRenderedPageBreak/>
        <w:t>The Implicit Relational Assessment Procedure is not very sensitive to the attitudes and learning histories it is used to assess</w:t>
      </w:r>
    </w:p>
    <w:p w14:paraId="7E7740B5" w14:textId="77777777" w:rsidR="003A10CA" w:rsidRDefault="003A10CA" w:rsidP="003A10CA"/>
    <w:p w14:paraId="1F72BA58" w14:textId="6D695F3B" w:rsidR="000D4308" w:rsidRPr="003A10CA" w:rsidRDefault="000D4308" w:rsidP="003A10CA">
      <w:r w:rsidRPr="003A10CA">
        <w:t xml:space="preserve">Implicit measures have seen widespread use across many clinical and social domains over the past two decades and are now a mainstay of psychological measurement </w:t>
      </w:r>
      <w:r w:rsidRPr="003A10CA">
        <w:fldChar w:fldCharType="begin"/>
      </w:r>
      <w:r w:rsidR="00D12214" w:rsidRPr="003A10CA">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3A10CA">
        <w:fldChar w:fldCharType="separate"/>
      </w:r>
      <w:r w:rsidRPr="003A10CA">
        <w:t>(Greenwald &amp; Lai, 2020; Nosek et al., 2011)</w:t>
      </w:r>
      <w:r w:rsidRPr="003A10CA">
        <w:fldChar w:fldCharType="end"/>
      </w:r>
      <w:r w:rsidRPr="003A10CA">
        <w:t xml:space="preserve">. A wide variety of implicit measures have been created, with each procedure having unique features and benefits. In particular, the Implicit Relational Assessment Procedure </w:t>
      </w:r>
      <w:r w:rsidRPr="003A10CA">
        <w:fldChar w:fldCharType="begin"/>
      </w:r>
      <w:r w:rsidR="00D12214" w:rsidRPr="003A10CA">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3A10CA">
        <w:fldChar w:fldCharType="separate"/>
      </w:r>
      <w:r w:rsidRPr="003A10CA">
        <w:t>(IRAP: Barnes-Holmes et al., 2010)</w:t>
      </w:r>
      <w:r w:rsidRPr="003A10CA">
        <w:fldChar w:fldCharType="end"/>
      </w:r>
      <w:r w:rsidRPr="003A10CA">
        <w:t xml:space="preserve"> is acknowledged to be one of few implicit measures that allows researchers to assess the relations between stimuli of interest </w:t>
      </w:r>
      <w:r w:rsidRPr="003A10CA">
        <w:fldChar w:fldCharType="begin"/>
      </w:r>
      <w:r w:rsidR="00D12214" w:rsidRPr="003A10CA">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3A10CA">
        <w:fldChar w:fldCharType="separate"/>
      </w:r>
      <w:r w:rsidRPr="003A10CA">
        <w:t>(Gawronski &amp; De Houwer, 2011)</w:t>
      </w:r>
      <w:r w:rsidRPr="003A10CA">
        <w:fldChar w:fldCharType="end"/>
      </w:r>
      <w:r w:rsidRPr="003A10CA">
        <w:t xml:space="preserve">. That is, the IRAP can assess not only how automatically concepts and attributes are associated (e.g., self and negative) but also the manner in which they are related. For example, the distinction between “I am bad” versus “I want to be bad” </w:t>
      </w:r>
      <w:r w:rsidRPr="003A10CA">
        <w:fldChar w:fldCharType="begin"/>
      </w:r>
      <w:r w:rsidR="00D12214" w:rsidRPr="003A10CA">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3A10CA">
        <w:fldChar w:fldCharType="separate"/>
      </w:r>
      <w:r w:rsidRPr="003A10CA">
        <w:t>(Remue et al., 2013, 2014)</w:t>
      </w:r>
      <w:r w:rsidRPr="003A10CA">
        <w:fldChar w:fldCharType="end"/>
      </w:r>
      <w:r w:rsidRPr="003A10CA">
        <w:t xml:space="preserve">. IRAP researchers have offered this distinction as a potential benefit of the procedure compared to associative measures </w:t>
      </w:r>
      <w:r w:rsidRPr="003A10CA">
        <w:fldChar w:fldCharType="begin"/>
      </w:r>
      <w:r w:rsidR="00D12214" w:rsidRPr="003A10CA">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3A10CA">
        <w:fldChar w:fldCharType="separate"/>
      </w:r>
      <w:r w:rsidRPr="003A10CA">
        <w:t>(Gawronski &amp; De Houwer, 2011; Hughes et al., 2012)</w:t>
      </w:r>
      <w:r w:rsidRPr="003A10CA">
        <w:fldChar w:fldCharType="end"/>
      </w:r>
      <w:r w:rsidRPr="003A10CA">
        <w:t>.</w:t>
      </w:r>
    </w:p>
    <w:p w14:paraId="0F6396F1" w14:textId="77777777" w:rsidR="000D4308" w:rsidRPr="005211F1" w:rsidRDefault="000D4308" w:rsidP="003A10CA">
      <w:pPr>
        <w:pStyle w:val="Heading2"/>
      </w:pPr>
      <w:r w:rsidRPr="005211F1">
        <w:t>Generic patterns in IRAP data</w:t>
      </w:r>
    </w:p>
    <w:p w14:paraId="7AA24E46" w14:textId="78A9A191" w:rsidR="000D4308" w:rsidRPr="005211F1" w:rsidRDefault="000D4308" w:rsidP="003A10CA">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3A10CA">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w:t>
      </w:r>
      <w:r w:rsidRPr="005211F1">
        <w:lastRenderedPageBreak/>
        <w:t xml:space="preserve">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3A10CA">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3A10CA">
      <w:pPr>
        <w:pStyle w:val="Heading2"/>
      </w:pPr>
      <w:r w:rsidRPr="005211F1">
        <w:t>Goals of the current research</w:t>
      </w:r>
    </w:p>
    <w:p w14:paraId="56BA3AB9" w14:textId="77777777" w:rsidR="000D4308" w:rsidRPr="005211F1" w:rsidRDefault="000D4308" w:rsidP="003A10CA">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3A10CA">
      <w:r w:rsidRPr="005211F1">
        <w:lastRenderedPageBreak/>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3A10CA">
      <w:pPr>
        <w:pStyle w:val="Heading1"/>
      </w:pPr>
      <w:bookmarkStart w:id="0" w:name="_yzqcyehgy7mj" w:colFirst="0" w:colLast="0"/>
      <w:bookmarkEnd w:id="0"/>
      <w:r w:rsidRPr="005211F1">
        <w:t>Method</w:t>
      </w:r>
    </w:p>
    <w:p w14:paraId="338710C0" w14:textId="1EB0213C" w:rsidR="000D4308" w:rsidRPr="005211F1" w:rsidRDefault="000D4308" w:rsidP="003A10CA">
      <w:r w:rsidRPr="005211F1">
        <w:t>All data and code for data processing and analysis code is available on the Open Science Framework (</w:t>
      </w:r>
      <w:hyperlink r:id="rId16" w:history="1">
        <w:r w:rsidR="00B85024" w:rsidRPr="004A09BF">
          <w:rPr>
            <w:rStyle w:val="Hyperlink"/>
          </w:rPr>
          <w:t>https://osf.io/vhzsn/?view_only=60e9e24c080e410db9c929914cf7eec4</w:t>
        </w:r>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3A10CA">
      <w:pPr>
        <w:pStyle w:val="Heading2"/>
        <w:rPr>
          <w:rStyle w:val="Heading3Char"/>
          <w:b/>
          <w:bCs/>
        </w:rPr>
      </w:pPr>
      <w:bookmarkStart w:id="1" w:name="_6a1sgl1fgfyh" w:colFirst="0" w:colLast="0"/>
      <w:bookmarkEnd w:id="1"/>
      <w:r w:rsidRPr="005211F1">
        <w:rPr>
          <w:rStyle w:val="Heading3Char"/>
          <w:b/>
          <w:bCs/>
        </w:rPr>
        <w:t>Data</w:t>
      </w:r>
    </w:p>
    <w:p w14:paraId="41421657" w14:textId="60D70829" w:rsidR="000D4308" w:rsidRPr="005211F1" w:rsidRDefault="000D4308" w:rsidP="003A10CA">
      <w:r w:rsidRPr="005211F1">
        <w:t>Data was taken from an existing, publicly available dataset of IRAP data</w:t>
      </w:r>
      <w:r w:rsidR="002D3D57">
        <w:t xml:space="preserve"> (</w:t>
      </w:r>
      <w:hyperlink r:id="rId17" w:history="1">
        <w:r w:rsidR="002D3D57" w:rsidRPr="00880987">
          <w:rPr>
            <w:rStyle w:val="Hyperlink"/>
          </w:rPr>
          <w:t>https://osf.io/vhzsn/?view_only=60e9e24c080e410db9c929914cf7eec4</w:t>
        </w:r>
      </w:hyperlink>
      <w:r w:rsidR="002D3D57">
        <w:rPr>
          <w:rStyle w:val="Hyperlink"/>
        </w:rPr>
        <w:t>)</w:t>
      </w:r>
      <w:r w:rsidRPr="005211F1">
        <w:t xml:space="preserve">. The current study therefore employs secondary analysis of existing data, with sample size being determined by data availability. Inclusion criteria were as follows: (1) The study must have included at least one standard IRAP (i.e., not variants such as the MT-IRAP or Training IRAP); (2) The IRAP </w:t>
      </w:r>
      <w:r w:rsidRPr="005211F1">
        <w:lastRenderedPageBreak/>
        <w:t xml:space="preserve">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and a total of 753 participants met inclusion criteria. See Figure 2 for a list of all domains.</w:t>
      </w:r>
    </w:p>
    <w:p w14:paraId="1F5FDFA6" w14:textId="77777777" w:rsidR="000D4308" w:rsidRPr="005211F1" w:rsidRDefault="000D4308" w:rsidP="003A10CA">
      <w:pPr>
        <w:pStyle w:val="Heading2"/>
      </w:pPr>
      <w:r w:rsidRPr="005211F1">
        <w:t>Performance exclusions</w:t>
      </w:r>
    </w:p>
    <w:p w14:paraId="3C13A731" w14:textId="3001C49D" w:rsidR="000D4308" w:rsidRPr="005211F1" w:rsidRDefault="000D4308" w:rsidP="003A10CA">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2" w:name="_5g8p8jzfdniw" w:colFirst="0" w:colLast="0"/>
      <w:bookmarkEnd w:id="2"/>
      <w:r w:rsidRPr="005211F1">
        <w:t xml:space="preserve"> </w:t>
      </w:r>
    </w:p>
    <w:p w14:paraId="5901CC01" w14:textId="77777777" w:rsidR="000D4308" w:rsidRPr="005211F1" w:rsidRDefault="000D4308" w:rsidP="003A10CA">
      <w:pPr>
        <w:pStyle w:val="Heading2"/>
      </w:pPr>
      <w:bookmarkStart w:id="3" w:name="_ewb4gz3cin37" w:colFirst="0" w:colLast="0"/>
      <w:bookmarkEnd w:id="3"/>
      <w:r w:rsidRPr="005211F1">
        <w:t>Participants</w:t>
      </w:r>
    </w:p>
    <w:p w14:paraId="34FC2DF6" w14:textId="77777777" w:rsidR="000D4308" w:rsidRPr="005211F1" w:rsidRDefault="000D4308" w:rsidP="003A10CA">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4" w:name="_yzgpn55klhwa" w:colFirst="0" w:colLast="0"/>
      <w:bookmarkEnd w:id="4"/>
    </w:p>
    <w:p w14:paraId="497C09E9" w14:textId="77777777" w:rsidR="000D4308" w:rsidRPr="005211F1" w:rsidRDefault="000D4308" w:rsidP="003A10CA">
      <w:pPr>
        <w:pStyle w:val="Heading2"/>
      </w:pPr>
      <w:r w:rsidRPr="005211F1">
        <w:lastRenderedPageBreak/>
        <w:t>Measures</w:t>
      </w:r>
    </w:p>
    <w:p w14:paraId="36951DCA" w14:textId="5408408D" w:rsidR="000D4308" w:rsidRPr="005211F1" w:rsidRDefault="000D4308" w:rsidP="003A10CA">
      <w:bookmarkStart w:id="5" w:name="_e4ajn071d6fh" w:colFirst="0" w:colLast="0"/>
      <w:bookmarkEnd w:id="5"/>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8" w:history="1">
        <w:r w:rsidR="00B85024" w:rsidRPr="004A09BF">
          <w:rPr>
            <w:rStyle w:val="Hyperlink"/>
          </w:rPr>
          <w:t>https://osf.io/vhzsn/?view_only=60e9e24c080e410db9c929914cf7eec4</w:t>
        </w:r>
      </w:hyperlink>
      <w:r w:rsidRPr="005211F1">
        <w:t>).</w:t>
      </w:r>
    </w:p>
    <w:p w14:paraId="11A4A8AD" w14:textId="77777777" w:rsidR="000D4308" w:rsidRPr="005211F1" w:rsidRDefault="000D4308" w:rsidP="003A10CA">
      <w:pPr>
        <w:pStyle w:val="Heading2"/>
      </w:pPr>
      <w:r w:rsidRPr="005211F1">
        <w:t>Data processing</w:t>
      </w:r>
    </w:p>
    <w:p w14:paraId="74E7A39A" w14:textId="6E6E524F" w:rsidR="000D4308" w:rsidRPr="005211F1" w:rsidRDefault="000D4308" w:rsidP="003A10CA">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w:t>
      </w:r>
      <w:r w:rsidRPr="005211F1">
        <w:lastRenderedPageBreak/>
        <w:t xml:space="preserve">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3A10CA">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3A10CA">
      <w:pPr>
        <w:pStyle w:val="Heading1"/>
      </w:pPr>
      <w:r w:rsidRPr="005211F1">
        <w:t>Results</w:t>
      </w:r>
    </w:p>
    <w:p w14:paraId="6AD88064" w14:textId="77777777" w:rsidR="000D4308" w:rsidRPr="005211F1" w:rsidRDefault="000D4308" w:rsidP="003A10CA">
      <w:pPr>
        <w:pStyle w:val="Heading2"/>
      </w:pPr>
      <w:r w:rsidRPr="005211F1">
        <w:t>Evidence for the generic pattern</w:t>
      </w:r>
    </w:p>
    <w:p w14:paraId="0EC268FA" w14:textId="713BDFF2" w:rsidR="000D4308" w:rsidRPr="005211F1" w:rsidRDefault="000D4308" w:rsidP="003A10CA">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41A7CBCC" w:rsidR="000D4308" w:rsidRPr="005211F1" w:rsidRDefault="000D4308" w:rsidP="003A10CA">
      <w:r w:rsidRPr="005211F1">
        <w:t xml:space="preserve">A mixed within-between ANOVA was run using type III sum of squares method with IRAP </w:t>
      </w:r>
      <w:r w:rsidRPr="005211F1">
        <w:rPr>
          <w:i/>
        </w:rPr>
        <w:t>D</w:t>
      </w:r>
      <w:r w:rsidRPr="005211F1">
        <w:t xml:space="preserve"> scores as the dependent variable, IRAP trial-type as the within </w:t>
      </w:r>
      <w:proofErr w:type="gramStart"/>
      <w:r w:rsidRPr="005211F1">
        <w:t>subjects</w:t>
      </w:r>
      <w:proofErr w:type="gramEnd"/>
      <w:r w:rsidRPr="005211F1">
        <w:t xml:space="preserve"> independent variable (i.e., Category 1 – Positive, Category 1 – Negative, Category 2 – Positive, Category 2 – Negative), and domain as the between subjects independent variable. Only data from the </w:t>
      </w:r>
      <w:r w:rsidRPr="005211F1">
        <w:lastRenderedPageBreak/>
        <w:t>domains featuring known-words was used (i.e., all domains other than the non-words IRAP). 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6000AD12" w:rsidR="000D4308" w:rsidRDefault="000D4308" w:rsidP="003A10CA">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xml:space="preserve">. </w:t>
      </w:r>
      <w:proofErr w:type="gramStart"/>
      <w:r w:rsidR="00AD7A86">
        <w:t>I</w:t>
      </w:r>
      <w:r w:rsidR="002C6BD6">
        <w:t>ndeed</w:t>
      </w:r>
      <w:proofErr w:type="gramEnd"/>
      <w:r w:rsidR="002C6BD6">
        <w:t xml:space="preserve"> the generalized form of this effect size was created for exactly such purposes.</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Results are illustrated in Figure 1. Results therefore supported the conclusion that variation in the IRAP </w:t>
      </w:r>
      <w:r w:rsidRPr="005211F1">
        <w:lastRenderedPageBreak/>
        <w:t xml:space="preserve">effects are mostly attributable to a generic pattern among the IRAP trial types. IRAP effects are therefore relatively insensitive to the attitude domain being assessed. </w:t>
      </w:r>
    </w:p>
    <w:p w14:paraId="6AFC84B3" w14:textId="747BC8A7" w:rsidR="00FF65C2" w:rsidRDefault="00FF65C2" w:rsidP="003A10CA"/>
    <w:p w14:paraId="0639B92D" w14:textId="64A4681C" w:rsidR="00FF65C2" w:rsidRPr="009B786B" w:rsidRDefault="00030308" w:rsidP="0057776C">
      <w:pPr>
        <w:ind w:firstLine="0"/>
        <w:jc w:val="center"/>
      </w:pPr>
      <w:r>
        <w:rPr>
          <w:noProof/>
        </w:rPr>
        <w:drawing>
          <wp:inline distT="0" distB="0" distL="0" distR="0" wp14:anchorId="6B1E2DC8" wp14:editId="0A3CA98B">
            <wp:extent cx="3707296" cy="41711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stretch>
                      <a:fillRect/>
                    </a:stretch>
                  </pic:blipFill>
                  <pic:spPr>
                    <a:xfrm>
                      <a:off x="0" y="0"/>
                      <a:ext cx="3713875" cy="4178537"/>
                    </a:xfrm>
                    <a:prstGeom prst="rect">
                      <a:avLst/>
                    </a:prstGeom>
                  </pic:spPr>
                </pic:pic>
              </a:graphicData>
            </a:graphic>
          </wp:inline>
        </w:drawing>
      </w:r>
    </w:p>
    <w:p w14:paraId="6F81B0C9" w14:textId="65E2618D" w:rsidR="00FF65C2" w:rsidRPr="009B786B" w:rsidRDefault="00FF65C2" w:rsidP="008D48B7">
      <w:pPr>
        <w:pStyle w:val="figuretitles"/>
      </w:pPr>
      <w:r w:rsidRPr="009B786B">
        <w:rPr>
          <w:i/>
        </w:rPr>
        <w:t>Figure 1.</w:t>
      </w:r>
      <w:r w:rsidRPr="009B786B">
        <w:t xml:space="preserve"> Effect size estimates for the ANOVAs.</w:t>
      </w:r>
    </w:p>
    <w:p w14:paraId="6518DF41" w14:textId="77777777" w:rsidR="00FF65C2" w:rsidRPr="005211F1" w:rsidRDefault="00FF65C2" w:rsidP="003A10CA"/>
    <w:p w14:paraId="151AF91E" w14:textId="77777777" w:rsidR="000D4308" w:rsidRPr="005211F1" w:rsidRDefault="000D4308" w:rsidP="003A10CA">
      <w:pPr>
        <w:pStyle w:val="Heading2"/>
      </w:pPr>
      <w:r w:rsidRPr="005211F1">
        <w:t xml:space="preserve">Estimating the generic pattern </w:t>
      </w:r>
    </w:p>
    <w:p w14:paraId="46D3BED4" w14:textId="77777777" w:rsidR="000D4308" w:rsidRPr="005211F1" w:rsidRDefault="000D4308" w:rsidP="003A10CA">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7776C" w:rsidRDefault="000D4308" w:rsidP="003A10CA">
      <w:pPr>
        <w:rPr>
          <w:rFonts w:ascii="Monaco" w:hAnsi="Monaco"/>
          <w:sz w:val="20"/>
          <w:szCs w:val="20"/>
        </w:rPr>
      </w:pPr>
      <w:r w:rsidRPr="0057776C">
        <w:rPr>
          <w:rFonts w:ascii="Monaco" w:hAnsi="Monaco"/>
          <w:sz w:val="20"/>
          <w:szCs w:val="20"/>
        </w:rPr>
        <w:t xml:space="preserve">D ~ 1 + </w:t>
      </w:r>
      <w:proofErr w:type="spellStart"/>
      <w:r w:rsidRPr="0057776C">
        <w:rPr>
          <w:rFonts w:ascii="Monaco" w:hAnsi="Monaco"/>
          <w:sz w:val="20"/>
          <w:szCs w:val="20"/>
        </w:rPr>
        <w:t>trialtype</w:t>
      </w:r>
      <w:proofErr w:type="spellEnd"/>
      <w:r w:rsidRPr="0057776C">
        <w:rPr>
          <w:rFonts w:ascii="Monaco" w:hAnsi="Monaco"/>
          <w:sz w:val="20"/>
          <w:szCs w:val="20"/>
        </w:rPr>
        <w:t xml:space="preserve"> + (1 | domain) + (1 | participant)</w:t>
      </w:r>
    </w:p>
    <w:p w14:paraId="494C4F07" w14:textId="792BAE14" w:rsidR="000D4308" w:rsidRPr="005211F1" w:rsidRDefault="000D4308" w:rsidP="003A10CA">
      <w:r w:rsidRPr="005211F1">
        <w:lastRenderedPageBreak/>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3A10CA">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r w:rsidR="009E5A0D">
        <w:t xml:space="preserve">Nonetheless, visual </w:t>
      </w:r>
      <w:r w:rsidR="00030308">
        <w:t>inspection</w:t>
      </w:r>
      <w:r w:rsidR="009E5A0D">
        <w:t xml:space="preserve"> of the plot reveals a strikingly similar pattern between the trial types, despite one set of IRAPs supposedly measuring attitudes to a set of domains, and the other employing nonsense words. </w:t>
      </w:r>
    </w:p>
    <w:p w14:paraId="00A60681" w14:textId="7C5FA125" w:rsidR="008E5DAD" w:rsidRDefault="008E5DAD" w:rsidP="003A10CA">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3A10CA"/>
    <w:p w14:paraId="65E1F17D" w14:textId="46B52243" w:rsidR="002D4B59" w:rsidRPr="009B786B" w:rsidRDefault="00030308" w:rsidP="0057776C">
      <w:pPr>
        <w:ind w:firstLine="0"/>
        <w:jc w:val="center"/>
      </w:pPr>
      <w:r>
        <w:rPr>
          <w:noProof/>
        </w:rPr>
        <w:drawing>
          <wp:inline distT="0" distB="0" distL="0" distR="0" wp14:anchorId="112C9B48" wp14:editId="34ED94CB">
            <wp:extent cx="4452730" cy="51945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stretch>
                      <a:fillRect/>
                    </a:stretch>
                  </pic:blipFill>
                  <pic:spPr>
                    <a:xfrm>
                      <a:off x="0" y="0"/>
                      <a:ext cx="4457878" cy="5200515"/>
                    </a:xfrm>
                    <a:prstGeom prst="rect">
                      <a:avLst/>
                    </a:prstGeom>
                  </pic:spPr>
                </pic:pic>
              </a:graphicData>
            </a:graphic>
          </wp:inline>
        </w:drawing>
      </w:r>
    </w:p>
    <w:p w14:paraId="2BD286B4" w14:textId="77E92F7B" w:rsidR="002D4B59" w:rsidRDefault="002D4B59" w:rsidP="008D48B7">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8D48B7">
      <w:pPr>
        <w:pStyle w:val="figuretitles"/>
      </w:pPr>
    </w:p>
    <w:p w14:paraId="4E5CBC0C" w14:textId="77777777" w:rsidR="002D4B59" w:rsidRDefault="002D4B59" w:rsidP="003A10CA"/>
    <w:p w14:paraId="103C8F40" w14:textId="19F005C7" w:rsidR="002D4B59" w:rsidRPr="009B786B" w:rsidRDefault="00030308" w:rsidP="0057776C">
      <w:pPr>
        <w:ind w:firstLine="0"/>
        <w:jc w:val="center"/>
      </w:pPr>
      <w:r>
        <w:rPr>
          <w:noProof/>
        </w:rPr>
        <w:lastRenderedPageBreak/>
        <w:drawing>
          <wp:inline distT="0" distB="0" distL="0" distR="0" wp14:anchorId="34BB1E94" wp14:editId="4E833429">
            <wp:extent cx="4501006" cy="3150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stretch>
                      <a:fillRect/>
                    </a:stretch>
                  </pic:blipFill>
                  <pic:spPr>
                    <a:xfrm>
                      <a:off x="0" y="0"/>
                      <a:ext cx="4515044" cy="3160530"/>
                    </a:xfrm>
                    <a:prstGeom prst="rect">
                      <a:avLst/>
                    </a:prstGeom>
                  </pic:spPr>
                </pic:pic>
              </a:graphicData>
            </a:graphic>
          </wp:inline>
        </w:drawing>
      </w:r>
    </w:p>
    <w:p w14:paraId="2177E944" w14:textId="2E392EF0" w:rsidR="002D4B59" w:rsidRDefault="002D4B59" w:rsidP="008D48B7">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8D48B7">
      <w:pPr>
        <w:pStyle w:val="figuretitles"/>
      </w:pPr>
    </w:p>
    <w:p w14:paraId="06803699" w14:textId="77777777" w:rsidR="000D4308" w:rsidRPr="005211F1" w:rsidRDefault="000D4308" w:rsidP="003A10CA">
      <w:pPr>
        <w:pStyle w:val="Heading1"/>
      </w:pPr>
      <w:r w:rsidRPr="005211F1">
        <w:t>Discussion</w:t>
      </w:r>
    </w:p>
    <w:p w14:paraId="7FBB50F6" w14:textId="5E6F239D" w:rsidR="000D4308" w:rsidRPr="005211F1" w:rsidRDefault="000D4308" w:rsidP="003A10CA">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3A10CA">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but instead represents both differences between positive and negative </w:t>
      </w:r>
      <w:r w:rsidRPr="005211F1">
        <w:lastRenderedPageBreak/>
        <w:t>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3A10CA">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3A10CA">
      <w:pPr>
        <w:pStyle w:val="Heading2"/>
      </w:pPr>
      <w:r w:rsidRPr="005211F1">
        <w:t>Implications for the validity of conclusions in the published literature</w:t>
      </w:r>
    </w:p>
    <w:p w14:paraId="7E839672" w14:textId="1935A94B" w:rsidR="002D4B59" w:rsidRPr="005211F1" w:rsidRDefault="000D4308" w:rsidP="003A10CA">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w:t>
      </w:r>
      <w:r w:rsidRPr="005211F1">
        <w:lastRenderedPageBreak/>
        <w:t xml:space="preserve">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3A2F5A45" w14:textId="77777777" w:rsidR="0057776C" w:rsidRPr="007666DF" w:rsidRDefault="000D4308" w:rsidP="0057776C">
      <w:pPr>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r w:rsidR="0057776C" w:rsidRPr="005211F1">
        <w:t xml:space="preserve">conclusions when a </w:t>
      </w:r>
      <w:r w:rsidR="0057776C" w:rsidRPr="005211F1">
        <w:rPr>
          <w:i/>
        </w:rPr>
        <w:t>D</w:t>
      </w:r>
      <w:r w:rsidR="0057776C" w:rsidRPr="005211F1">
        <w:t xml:space="preserve"> score at or near zero is treated as meaningful have been around as long as the IRAP itself </w:t>
      </w:r>
      <w:r w:rsidR="0057776C" w:rsidRPr="005211F1">
        <w:fldChar w:fldCharType="begin"/>
      </w:r>
      <w:r w:rsidR="0057776C">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57776C" w:rsidRPr="005211F1">
        <w:fldChar w:fldCharType="separate"/>
      </w:r>
      <w:r w:rsidR="0057776C" w:rsidRPr="005211F1">
        <w:t>(Blanton &amp; Jaccard, 2006)</w:t>
      </w:r>
      <w:r w:rsidR="0057776C" w:rsidRPr="005211F1">
        <w:fldChar w:fldCharType="end"/>
      </w:r>
      <w:r w:rsidR="0057776C" w:rsidRPr="005211F1">
        <w:t>. However, these have previously been conceptual arguments, where the current work is empirical.</w:t>
      </w:r>
    </w:p>
    <w:p w14:paraId="6FCE9C0E" w14:textId="45A6DAD0" w:rsidR="005963FA" w:rsidRDefault="005963FA" w:rsidP="003A10CA">
      <w:pPr>
        <w:sectPr w:rsidR="005963FA" w:rsidSect="003A10CA">
          <w:type w:val="continuous"/>
          <w:pgSz w:w="11900" w:h="16840" w:code="9"/>
          <w:pgMar w:top="1440" w:right="1440" w:bottom="1440" w:left="1440" w:header="720" w:footer="720" w:gutter="0"/>
          <w:cols w:space="340"/>
          <w:titlePg/>
          <w:docGrid w:linePitch="360"/>
        </w:sectPr>
      </w:pPr>
    </w:p>
    <w:p w14:paraId="600B2388" w14:textId="7E0314B9" w:rsidR="00703F4F" w:rsidRPr="00532235" w:rsidRDefault="00703F4F" w:rsidP="008D48B7">
      <w:pPr>
        <w:ind w:firstLine="0"/>
      </w:pPr>
      <w:r w:rsidRPr="00703F4F">
        <w:rPr>
          <w:i/>
        </w:rPr>
        <w:lastRenderedPageBreak/>
        <w:t>Table 1.</w:t>
      </w:r>
      <w:r w:rsidRPr="00703F4F">
        <w:t xml:space="preserve"> A description of commonly-used methods of analysis for IRAP data, as well as the validity of the inferences which are typically made from them. </w:t>
      </w: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8D48B7"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8D48B7" w:rsidRDefault="00703F4F" w:rsidP="008D48B7">
            <w:pPr>
              <w:spacing w:line="240" w:lineRule="auto"/>
              <w:ind w:firstLine="0"/>
              <w:rPr>
                <w:sz w:val="20"/>
                <w:szCs w:val="20"/>
              </w:rPr>
            </w:pPr>
            <w:r w:rsidRPr="008D48B7">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8D48B7" w:rsidRDefault="00703F4F" w:rsidP="008D48B7">
            <w:pPr>
              <w:spacing w:line="240" w:lineRule="auto"/>
              <w:ind w:firstLine="0"/>
              <w:rPr>
                <w:sz w:val="20"/>
                <w:szCs w:val="20"/>
              </w:rPr>
            </w:pPr>
            <w:r w:rsidRPr="008D48B7">
              <w:rPr>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8D48B7" w:rsidRDefault="00703F4F" w:rsidP="008D48B7">
            <w:pPr>
              <w:spacing w:line="240" w:lineRule="auto"/>
              <w:ind w:firstLine="0"/>
              <w:rPr>
                <w:sz w:val="20"/>
                <w:szCs w:val="20"/>
              </w:rPr>
            </w:pPr>
            <w:r w:rsidRPr="008D48B7">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8D48B7" w:rsidRDefault="00703F4F" w:rsidP="008D48B7">
            <w:pPr>
              <w:spacing w:line="240" w:lineRule="auto"/>
              <w:ind w:firstLine="0"/>
              <w:rPr>
                <w:sz w:val="20"/>
                <w:szCs w:val="20"/>
              </w:rPr>
            </w:pPr>
            <w:r w:rsidRPr="008D48B7">
              <w:rPr>
                <w:sz w:val="20"/>
                <w:szCs w:val="20"/>
              </w:rPr>
              <w:t>Common inference</w:t>
            </w:r>
          </w:p>
        </w:tc>
        <w:tc>
          <w:tcPr>
            <w:tcW w:w="1340" w:type="dxa"/>
            <w:tcBorders>
              <w:top w:val="single" w:sz="4" w:space="0" w:color="auto"/>
              <w:bottom w:val="single" w:sz="4" w:space="0" w:color="auto"/>
            </w:tcBorders>
          </w:tcPr>
          <w:p w14:paraId="20847D69" w14:textId="77777777" w:rsidR="00703F4F" w:rsidRPr="008D48B7" w:rsidRDefault="00703F4F" w:rsidP="008D48B7">
            <w:pPr>
              <w:spacing w:line="240" w:lineRule="auto"/>
              <w:ind w:firstLine="0"/>
              <w:rPr>
                <w:sz w:val="20"/>
                <w:szCs w:val="20"/>
              </w:rPr>
            </w:pPr>
            <w:r w:rsidRPr="008D48B7">
              <w:rPr>
                <w:sz w:val="20"/>
                <w:szCs w:val="20"/>
              </w:rPr>
              <w:t xml:space="preserve">Conclusions </w:t>
            </w:r>
          </w:p>
        </w:tc>
      </w:tr>
      <w:tr w:rsidR="00703F4F" w:rsidRPr="008D48B7"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8D48B7" w:rsidRDefault="00703F4F" w:rsidP="008D48B7">
            <w:pPr>
              <w:spacing w:line="240" w:lineRule="auto"/>
              <w:ind w:firstLine="0"/>
              <w:rPr>
                <w:sz w:val="20"/>
                <w:szCs w:val="20"/>
              </w:rPr>
            </w:pPr>
            <w:r w:rsidRPr="008D48B7">
              <w:rPr>
                <w:sz w:val="20"/>
                <w:szCs w:val="20"/>
              </w:rPr>
              <w:t xml:space="preserve">Is the “White people – positive” </w:t>
            </w:r>
            <w:r w:rsidRPr="008D48B7">
              <w:rPr>
                <w:i/>
                <w:sz w:val="20"/>
                <w:szCs w:val="20"/>
              </w:rPr>
              <w:t>D</w:t>
            </w:r>
            <w:r w:rsidRPr="008D48B7">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8D48B7" w:rsidRDefault="00703F4F" w:rsidP="008D48B7">
            <w:pPr>
              <w:spacing w:line="240" w:lineRule="auto"/>
              <w:ind w:firstLine="0"/>
              <w:rPr>
                <w:sz w:val="20"/>
                <w:szCs w:val="20"/>
              </w:rPr>
            </w:pPr>
            <w:r w:rsidRPr="008D48B7">
              <w:rPr>
                <w:sz w:val="20"/>
                <w:szCs w:val="20"/>
              </w:rPr>
              <w:t xml:space="preserve">One-sample </w:t>
            </w:r>
            <w:r w:rsidRPr="008D48B7">
              <w:rPr>
                <w:i/>
                <w:sz w:val="20"/>
                <w:szCs w:val="20"/>
              </w:rPr>
              <w:t>t</w:t>
            </w:r>
            <w:r w:rsidRPr="008D48B7">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8D48B7" w:rsidRDefault="00703F4F" w:rsidP="008D48B7">
            <w:pPr>
              <w:spacing w:line="240" w:lineRule="auto"/>
              <w:ind w:firstLine="0"/>
              <w:rPr>
                <w:sz w:val="20"/>
                <w:szCs w:val="20"/>
              </w:rPr>
            </w:pPr>
            <w:r w:rsidRPr="008D48B7">
              <w:rPr>
                <w:sz w:val="20"/>
                <w:szCs w:val="20"/>
              </w:rPr>
              <w:t>A “White people – positive” bias was observed.</w:t>
            </w:r>
          </w:p>
        </w:tc>
        <w:tc>
          <w:tcPr>
            <w:tcW w:w="1340" w:type="dxa"/>
            <w:tcBorders>
              <w:top w:val="single" w:sz="4" w:space="0" w:color="auto"/>
            </w:tcBorders>
          </w:tcPr>
          <w:p w14:paraId="1567AEC1" w14:textId="5DFC5CAD"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8D48B7" w:rsidRDefault="00703F4F" w:rsidP="008D48B7">
            <w:pPr>
              <w:spacing w:line="240" w:lineRule="auto"/>
              <w:ind w:firstLine="0"/>
              <w:rPr>
                <w:sz w:val="20"/>
                <w:szCs w:val="20"/>
              </w:rPr>
            </w:pPr>
            <w:r w:rsidRPr="008D48B7">
              <w:rPr>
                <w:sz w:val="20"/>
                <w:szCs w:val="20"/>
              </w:rPr>
              <w:t xml:space="preserve">Does participant 1’s “White people – positive” </w:t>
            </w:r>
            <w:r w:rsidRPr="008D48B7">
              <w:rPr>
                <w:i/>
                <w:sz w:val="20"/>
                <w:szCs w:val="20"/>
              </w:rPr>
              <w:t>D</w:t>
            </w:r>
            <w:r w:rsidRPr="008D48B7">
              <w:rPr>
                <w:sz w:val="20"/>
                <w:szCs w:val="20"/>
              </w:rPr>
              <w:t xml:space="preserve"> score differ from their “White people – negative” </w:t>
            </w:r>
            <w:r w:rsidRPr="008D48B7">
              <w:rPr>
                <w:i/>
                <w:sz w:val="20"/>
                <w:szCs w:val="20"/>
              </w:rPr>
              <w:t>D</w:t>
            </w:r>
            <w:r w:rsidRPr="008D48B7">
              <w:rPr>
                <w:sz w:val="20"/>
                <w:szCs w:val="20"/>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02B5F694" w14:textId="77777777" w:rsidR="00703F4F" w:rsidRPr="008D48B7" w:rsidRDefault="00703F4F" w:rsidP="008D48B7">
            <w:pPr>
              <w:spacing w:line="240" w:lineRule="auto"/>
              <w:ind w:firstLine="0"/>
              <w:rPr>
                <w:sz w:val="20"/>
                <w:szCs w:val="20"/>
              </w:rPr>
            </w:pPr>
            <w:r w:rsidRPr="008D48B7">
              <w:rPr>
                <w:sz w:val="20"/>
                <w:szCs w:val="20"/>
              </w:rPr>
              <w:t>“White people – positive” biases were larger than “White people – negative” biases.</w:t>
            </w:r>
          </w:p>
        </w:tc>
        <w:tc>
          <w:tcPr>
            <w:tcW w:w="1340" w:type="dxa"/>
          </w:tcPr>
          <w:p w14:paraId="19C14CBB" w14:textId="101DCAD1"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 </w:t>
            </w:r>
            <w:r w:rsidRPr="008D48B7">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8D48B7" w:rsidRDefault="00703F4F" w:rsidP="008D48B7">
            <w:pPr>
              <w:spacing w:line="240" w:lineRule="auto"/>
              <w:ind w:firstLine="0"/>
              <w:rPr>
                <w:sz w:val="20"/>
                <w:szCs w:val="20"/>
              </w:rPr>
            </w:pPr>
            <w:r w:rsidRPr="008D48B7">
              <w:rPr>
                <w:sz w:val="20"/>
                <w:szCs w:val="20"/>
              </w:rPr>
              <w:t xml:space="preserve">Do </w:t>
            </w:r>
            <w:r w:rsidRPr="008D48B7">
              <w:rPr>
                <w:i/>
                <w:sz w:val="20"/>
                <w:szCs w:val="20"/>
              </w:rPr>
              <w:t>D</w:t>
            </w:r>
            <w:r w:rsidRPr="008D48B7">
              <w:rPr>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364442D0" w14:textId="77777777" w:rsidR="00703F4F" w:rsidRPr="008D48B7" w:rsidRDefault="00703F4F" w:rsidP="008D48B7">
            <w:pPr>
              <w:spacing w:line="240" w:lineRule="auto"/>
              <w:ind w:firstLine="0"/>
              <w:rPr>
                <w:sz w:val="20"/>
                <w:szCs w:val="20"/>
              </w:rPr>
            </w:pPr>
            <w:r w:rsidRPr="008D48B7">
              <w:rPr>
                <w:sz w:val="20"/>
                <w:szCs w:val="20"/>
              </w:rPr>
              <w:t>“White people – positive” bias changed between timepoints/after the intervention.</w:t>
            </w:r>
          </w:p>
        </w:tc>
        <w:tc>
          <w:tcPr>
            <w:tcW w:w="1340" w:type="dxa"/>
          </w:tcPr>
          <w:p w14:paraId="73C3F762"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8D48B7" w:rsidRDefault="00703F4F" w:rsidP="008D48B7">
            <w:pPr>
              <w:spacing w:line="240" w:lineRule="auto"/>
              <w:ind w:firstLine="0"/>
              <w:rPr>
                <w:sz w:val="20"/>
                <w:szCs w:val="20"/>
              </w:rPr>
            </w:pPr>
            <w:r w:rsidRPr="008D48B7">
              <w:rPr>
                <w:sz w:val="20"/>
                <w:szCs w:val="20"/>
              </w:rPr>
              <w:t xml:space="preserve">Do effects on the “White people – positive” </w:t>
            </w:r>
            <w:r w:rsidRPr="008D48B7">
              <w:rPr>
                <w:i/>
                <w:sz w:val="20"/>
                <w:szCs w:val="20"/>
              </w:rPr>
              <w:t>D</w:t>
            </w:r>
            <w:r w:rsidRPr="008D48B7">
              <w:rPr>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8D48B7" w:rsidRDefault="00703F4F" w:rsidP="008D48B7">
            <w:pPr>
              <w:spacing w:line="240" w:lineRule="auto"/>
              <w:ind w:firstLine="0"/>
              <w:rPr>
                <w:sz w:val="20"/>
                <w:szCs w:val="20"/>
              </w:rPr>
            </w:pPr>
            <w:r w:rsidRPr="008D48B7">
              <w:rPr>
                <w:sz w:val="20"/>
                <w:szCs w:val="20"/>
              </w:rPr>
              <w:t xml:space="preserve">Betwee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78EF6492" w14:textId="77777777" w:rsidR="00703F4F" w:rsidRPr="008D48B7" w:rsidRDefault="00703F4F" w:rsidP="008D48B7">
            <w:pPr>
              <w:spacing w:line="240" w:lineRule="auto"/>
              <w:ind w:firstLine="0"/>
              <w:rPr>
                <w:sz w:val="20"/>
                <w:szCs w:val="20"/>
              </w:rPr>
            </w:pPr>
            <w:r w:rsidRPr="008D48B7">
              <w:rPr>
                <w:sz w:val="20"/>
                <w:szCs w:val="20"/>
              </w:rPr>
              <w:t>White people demonstrated a larger “White people – positive” bias than Black people.</w:t>
            </w:r>
          </w:p>
        </w:tc>
        <w:tc>
          <w:tcPr>
            <w:tcW w:w="1340" w:type="dxa"/>
          </w:tcPr>
          <w:p w14:paraId="12F23026"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8D48B7" w:rsidRDefault="00703F4F" w:rsidP="008D48B7">
            <w:pPr>
              <w:spacing w:line="240" w:lineRule="auto"/>
              <w:ind w:firstLine="0"/>
              <w:rPr>
                <w:sz w:val="20"/>
                <w:szCs w:val="20"/>
              </w:rPr>
            </w:pPr>
            <w:r w:rsidRPr="008D48B7">
              <w:rPr>
                <w:sz w:val="20"/>
                <w:szCs w:val="20"/>
              </w:rPr>
              <w:t xml:space="preserve">Are “White people – positive” </w:t>
            </w:r>
            <w:r w:rsidRPr="008D48B7">
              <w:rPr>
                <w:i/>
                <w:sz w:val="20"/>
                <w:szCs w:val="20"/>
              </w:rPr>
              <w:t>D</w:t>
            </w:r>
            <w:r w:rsidRPr="008D48B7">
              <w:rPr>
                <w:sz w:val="20"/>
                <w:szCs w:val="20"/>
              </w:rPr>
              <w:t xml:space="preserve"> scores negatively associated with “White people – negative” </w:t>
            </w:r>
            <w:r w:rsidRPr="008D48B7">
              <w:rPr>
                <w:i/>
                <w:sz w:val="20"/>
                <w:szCs w:val="20"/>
              </w:rPr>
              <w:t>D</w:t>
            </w:r>
            <w:r w:rsidRPr="008D48B7">
              <w:rPr>
                <w:sz w:val="20"/>
                <w:szCs w:val="20"/>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shd w:val="clear" w:color="auto" w:fill="auto"/>
            <w:tcMar>
              <w:top w:w="100" w:type="dxa"/>
              <w:left w:w="100" w:type="dxa"/>
              <w:bottom w:w="100" w:type="dxa"/>
              <w:right w:w="100" w:type="dxa"/>
            </w:tcMar>
          </w:tcPr>
          <w:p w14:paraId="5CD8ACEA" w14:textId="77777777" w:rsidR="00703F4F" w:rsidRPr="008D48B7" w:rsidRDefault="00703F4F" w:rsidP="008D48B7">
            <w:pPr>
              <w:spacing w:line="240" w:lineRule="auto"/>
              <w:ind w:firstLine="0"/>
              <w:rPr>
                <w:sz w:val="20"/>
                <w:szCs w:val="20"/>
              </w:rPr>
            </w:pPr>
            <w:r w:rsidRPr="008D48B7">
              <w:rPr>
                <w:sz w:val="20"/>
                <w:szCs w:val="20"/>
              </w:rPr>
              <w:t>Positive evaluations of White people are negatively associated with negative evaluations of White people.</w:t>
            </w:r>
          </w:p>
        </w:tc>
        <w:tc>
          <w:tcPr>
            <w:tcW w:w="1340" w:type="dxa"/>
          </w:tcPr>
          <w:p w14:paraId="7F6E741B"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8D48B7" w:rsidRDefault="00703F4F" w:rsidP="008D48B7">
            <w:pPr>
              <w:spacing w:line="240" w:lineRule="auto"/>
              <w:ind w:firstLine="0"/>
              <w:rPr>
                <w:sz w:val="20"/>
                <w:szCs w:val="20"/>
              </w:rPr>
            </w:pPr>
            <w:r w:rsidRPr="008D48B7">
              <w:rPr>
                <w:sz w:val="20"/>
                <w:szCs w:val="20"/>
              </w:rPr>
              <w:t xml:space="preserve">Are “Black people – negative” </w:t>
            </w:r>
            <w:r w:rsidRPr="008D48B7">
              <w:rPr>
                <w:i/>
                <w:sz w:val="20"/>
                <w:szCs w:val="20"/>
              </w:rPr>
              <w:t>D</w:t>
            </w:r>
            <w:r w:rsidRPr="008D48B7">
              <w:rPr>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8D48B7" w:rsidRDefault="00703F4F" w:rsidP="008D48B7">
            <w:pPr>
              <w:spacing w:line="240" w:lineRule="auto"/>
              <w:ind w:firstLine="0"/>
              <w:rPr>
                <w:sz w:val="20"/>
                <w:szCs w:val="20"/>
              </w:rPr>
            </w:pPr>
            <w:r w:rsidRPr="008D48B7">
              <w:rPr>
                <w:sz w:val="20"/>
                <w:szCs w:val="20"/>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8D48B7" w:rsidRDefault="00703F4F" w:rsidP="008D48B7">
            <w:pPr>
              <w:spacing w:line="240" w:lineRule="auto"/>
              <w:ind w:firstLine="0"/>
              <w:rPr>
                <w:sz w:val="20"/>
                <w:szCs w:val="20"/>
              </w:rPr>
            </w:pPr>
            <w:r w:rsidRPr="008D48B7">
              <w:rPr>
                <w:i/>
                <w:sz w:val="20"/>
                <w:szCs w:val="20"/>
              </w:rPr>
              <w:t>Notes:</w:t>
            </w:r>
            <w:r w:rsidRPr="008D48B7">
              <w:rPr>
                <w:sz w:val="20"/>
                <w:szCs w:val="20"/>
              </w:rPr>
              <w:t xml:space="preserve"> Conclusions refers to the validity of substantive domain-level conclusions in light of the existence of the generic pattern among IRAP effects.</w:t>
            </w:r>
          </w:p>
        </w:tc>
      </w:tr>
    </w:tbl>
    <w:p w14:paraId="4032F66A" w14:textId="0FAA6A3F" w:rsidR="00222377" w:rsidRDefault="00222377" w:rsidP="003A10CA">
      <w:pPr>
        <w:sectPr w:rsidR="00222377" w:rsidSect="003A10CA">
          <w:pgSz w:w="16840" w:h="11900" w:orient="landscape" w:code="9"/>
          <w:pgMar w:top="1440" w:right="1440" w:bottom="1440" w:left="1440" w:header="720" w:footer="720" w:gutter="0"/>
          <w:cols w:space="340"/>
          <w:titlePg/>
          <w:docGrid w:linePitch="360"/>
        </w:sectPr>
      </w:pPr>
    </w:p>
    <w:p w14:paraId="473E1E29" w14:textId="56918F1D" w:rsidR="00703F4F" w:rsidRDefault="00703F4F" w:rsidP="003A10CA">
      <w:pPr>
        <w:sectPr w:rsidR="00703F4F" w:rsidSect="003A10CA">
          <w:type w:val="continuous"/>
          <w:pgSz w:w="16840" w:h="11900" w:orient="landscape" w:code="9"/>
          <w:pgMar w:top="1440" w:right="1440" w:bottom="1440" w:left="1440" w:header="720" w:footer="720" w:gutter="0"/>
          <w:cols w:space="340"/>
          <w:titlePg/>
          <w:docGrid w:linePitch="360"/>
        </w:sectPr>
      </w:pPr>
    </w:p>
    <w:p w14:paraId="18A6BF68" w14:textId="7EA696F3" w:rsidR="004B1564" w:rsidRDefault="004B1564" w:rsidP="003A10CA">
      <w:pPr>
        <w:rPr>
          <w:color w:val="FF0000"/>
        </w:rPr>
      </w:pPr>
      <w:r w:rsidRPr="005211F1">
        <w:lastRenderedPageBreak/>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233DDAF4" w:rsidR="004B1564" w:rsidRDefault="004B1564" w:rsidP="003A10CA"/>
    <w:p w14:paraId="1705949D" w14:textId="2DB3B4DA" w:rsidR="00391300" w:rsidRPr="00532235" w:rsidRDefault="00391300" w:rsidP="0057776C">
      <w:pPr>
        <w:ind w:firstLine="0"/>
        <w:jc w:val="center"/>
      </w:pPr>
      <w:r>
        <w:rPr>
          <w:noProof/>
        </w:rPr>
        <w:drawing>
          <wp:inline distT="0" distB="0" distL="0" distR="0" wp14:anchorId="622DE9DB" wp14:editId="4D060E85">
            <wp:extent cx="5168348" cy="301526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stretch>
                      <a:fillRect/>
                    </a:stretch>
                  </pic:blipFill>
                  <pic:spPr>
                    <a:xfrm>
                      <a:off x="0" y="0"/>
                      <a:ext cx="5175551" cy="3019469"/>
                    </a:xfrm>
                    <a:prstGeom prst="rect">
                      <a:avLst/>
                    </a:prstGeom>
                  </pic:spPr>
                </pic:pic>
              </a:graphicData>
            </a:graphic>
          </wp:inline>
        </w:drawing>
      </w:r>
    </w:p>
    <w:p w14:paraId="479B7646" w14:textId="776A9207" w:rsidR="00B056A5" w:rsidRPr="008D48B7" w:rsidRDefault="00B056A5" w:rsidP="008D48B7">
      <w:pPr>
        <w:pStyle w:val="figuretitles"/>
      </w:pPr>
      <w:r w:rsidRPr="008D48B7">
        <w:rPr>
          <w:i/>
        </w:rPr>
        <w:t>Figure 4.</w:t>
      </w:r>
      <w:r w:rsidRPr="008D48B7">
        <w:t xml:space="preserve"> Statistical comparisons whose substantive conclusions are invalidated by the existence of the generic pattern among IRAP effects.</w:t>
      </w:r>
    </w:p>
    <w:p w14:paraId="72D487CC" w14:textId="77777777" w:rsidR="00B056A5" w:rsidRDefault="00B056A5" w:rsidP="003A10CA"/>
    <w:p w14:paraId="674AAE2A" w14:textId="142A066C" w:rsidR="000D4308" w:rsidRPr="005211F1" w:rsidRDefault="000D4308" w:rsidP="003A10CA">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w:t>
      </w:r>
      <w:r w:rsidRPr="005211F1">
        <w:lastRenderedPageBreak/>
        <w:t>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3A10CA">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3A10CA">
      <w:r w:rsidRPr="005211F1">
        <w:t xml:space="preserve">Finally, for the comparison labelled (c), a researcher might observe that mean effects on the ‘Black people – negative’ trial type were significantly different between control and </w:t>
      </w:r>
      <w:r w:rsidRPr="005211F1">
        <w:lastRenderedPageBreak/>
        <w:t>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3A10CA">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3A10CA">
      <w:pPr>
        <w:pStyle w:val="Heading2"/>
      </w:pPr>
      <w:r w:rsidRPr="005211F1">
        <w:t>Conclusions</w:t>
      </w:r>
    </w:p>
    <w:p w14:paraId="70961ED1" w14:textId="091C4879" w:rsidR="000D4308" w:rsidRPr="005211F1" w:rsidRDefault="000D4308" w:rsidP="003A10CA">
      <w:r w:rsidRPr="005211F1">
        <w:t>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large sample size</w:t>
      </w:r>
      <w:r w:rsidR="009F6CC6">
        <w:t xml:space="preserve"> relative to the existing IRAP literature</w:t>
      </w:r>
      <w:r w:rsidRPr="005211F1">
        <w:t>, this study i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w:t>
      </w:r>
      <w:r w:rsidRPr="005211F1">
        <w:lastRenderedPageBreak/>
        <w:t xml:space="preserve">it is intended to assess. This </w:t>
      </w:r>
      <w:r w:rsidR="009F6CC6">
        <w:t xml:space="preserve">represents a serious confound and </w:t>
      </w:r>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37AA4053" w14:textId="77777777" w:rsidR="008D48B7" w:rsidRDefault="008D48B7">
      <w:pPr>
        <w:jc w:val="left"/>
        <w:rPr>
          <w:rFonts w:eastAsiaTheme="majorEastAsia" w:cstheme="majorBidi"/>
          <w:b/>
          <w:bCs/>
        </w:rPr>
      </w:pPr>
      <w:r>
        <w:br w:type="page"/>
      </w:r>
    </w:p>
    <w:p w14:paraId="4A2932A8" w14:textId="19323F11" w:rsidR="000D4308" w:rsidRPr="005211F1" w:rsidRDefault="000D4308" w:rsidP="003A10CA">
      <w:pPr>
        <w:pStyle w:val="Heading1"/>
      </w:pPr>
      <w:r w:rsidRPr="005211F1">
        <w:lastRenderedPageBreak/>
        <w:t>References</w:t>
      </w:r>
    </w:p>
    <w:p w14:paraId="3DF7386C" w14:textId="77777777" w:rsidR="00D12214" w:rsidRPr="00D12214" w:rsidRDefault="000D4308" w:rsidP="008D48B7">
      <w:pPr>
        <w:pStyle w:val="Bibliography"/>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D12214" w:rsidRPr="00D12214">
        <w:t xml:space="preserve">Barnes-Holmes, D., Barnes-Holmes, Y., Stewart, I., &amp; Boles, S. (2010). A sketch of the Implicit Relational Assessment Procedure (IRAP) and the Relational Elaboration and Coherence (REC) model. </w:t>
      </w:r>
      <w:r w:rsidR="00D12214" w:rsidRPr="00D12214">
        <w:rPr>
          <w:i/>
          <w:iCs/>
        </w:rPr>
        <w:t>The Psychological Record</w:t>
      </w:r>
      <w:r w:rsidR="00D12214" w:rsidRPr="00D12214">
        <w:t xml:space="preserve">, </w:t>
      </w:r>
      <w:r w:rsidR="00D12214" w:rsidRPr="00D12214">
        <w:rPr>
          <w:i/>
          <w:iCs/>
        </w:rPr>
        <w:t>60</w:t>
      </w:r>
      <w:r w:rsidR="00D12214" w:rsidRPr="00D12214">
        <w:t>, 527–542.</w:t>
      </w:r>
    </w:p>
    <w:p w14:paraId="503C5875" w14:textId="77777777" w:rsidR="00D12214" w:rsidRPr="00D12214" w:rsidRDefault="00D12214" w:rsidP="008D48B7">
      <w:pPr>
        <w:pStyle w:val="Bibliography"/>
      </w:pPr>
      <w:r w:rsidRPr="00D12214">
        <w:t xml:space="preserve">Barnes-Holmes, D., &amp; Hussey, I. (2016). The functional-cognitive meta-theoretical framework: Reflections, possible clarifications and how to move forward. </w:t>
      </w:r>
      <w:r w:rsidRPr="00D12214">
        <w:rPr>
          <w:i/>
          <w:iCs/>
        </w:rPr>
        <w:t>International Journal of Psychology</w:t>
      </w:r>
      <w:r w:rsidRPr="00D12214">
        <w:t xml:space="preserve">, </w:t>
      </w:r>
      <w:r w:rsidRPr="00D12214">
        <w:rPr>
          <w:i/>
          <w:iCs/>
        </w:rPr>
        <w:t>51</w:t>
      </w:r>
      <w:r w:rsidRPr="00D12214">
        <w:t>(1), 50–57. https://doi.org/10.1002/ijop.12166</w:t>
      </w:r>
    </w:p>
    <w:p w14:paraId="361A5673" w14:textId="77777777" w:rsidR="00D12214" w:rsidRPr="00D12214" w:rsidRDefault="00D12214" w:rsidP="008D48B7">
      <w:pPr>
        <w:pStyle w:val="Bibliography"/>
      </w:pPr>
      <w:r w:rsidRPr="00D12214">
        <w:t xml:space="preserve">Bates, D., Mächler, M., Bolker, B., &amp; Walker, S. (2015). Fitting Linear Mixed-Effects Models Using lme4. </w:t>
      </w:r>
      <w:r w:rsidRPr="00D12214">
        <w:rPr>
          <w:i/>
          <w:iCs/>
        </w:rPr>
        <w:t>Journal of Statistical Software</w:t>
      </w:r>
      <w:r w:rsidRPr="00D12214">
        <w:t xml:space="preserve">, </w:t>
      </w:r>
      <w:r w:rsidRPr="00D12214">
        <w:rPr>
          <w:i/>
          <w:iCs/>
        </w:rPr>
        <w:t>67</w:t>
      </w:r>
      <w:r w:rsidRPr="00D12214">
        <w:t>(1), 1–48. https://doi.org/10.18637/jss.v067.i01</w:t>
      </w:r>
    </w:p>
    <w:p w14:paraId="2B733A5E" w14:textId="77777777" w:rsidR="00D12214" w:rsidRPr="00D12214" w:rsidRDefault="00D12214" w:rsidP="008D48B7">
      <w:pPr>
        <w:pStyle w:val="Bibliography"/>
      </w:pPr>
      <w:r w:rsidRPr="00D12214">
        <w:t xml:space="preserve">Blanton, H., &amp; Jaccard, J. (2006). Arbitrary metrics in psychology. </w:t>
      </w:r>
      <w:r w:rsidRPr="00D12214">
        <w:rPr>
          <w:i/>
          <w:iCs/>
        </w:rPr>
        <w:t>American Psychologist</w:t>
      </w:r>
      <w:r w:rsidRPr="00D12214">
        <w:t xml:space="preserve">, </w:t>
      </w:r>
      <w:r w:rsidRPr="00D12214">
        <w:rPr>
          <w:i/>
          <w:iCs/>
        </w:rPr>
        <w:t>61</w:t>
      </w:r>
      <w:r w:rsidRPr="00D12214">
        <w:t>(1), 27–41. https://doi.org/10.1037/0003-066X.61.1.27</w:t>
      </w:r>
    </w:p>
    <w:p w14:paraId="7E92F1A6" w14:textId="77777777" w:rsidR="00D12214" w:rsidRPr="00D12214" w:rsidRDefault="00D12214" w:rsidP="008D48B7">
      <w:pPr>
        <w:pStyle w:val="Bibliography"/>
      </w:pPr>
      <w:r w:rsidRPr="00D12214">
        <w:t xml:space="preserve">Finn, M., Barnes-Holmes, D., Hussey, I., &amp; Graddy, J. (2016). Exploring the behavioral dynamics of the implicit relational assessment procedure: The impact of three types of introductory rules. </w:t>
      </w:r>
      <w:r w:rsidRPr="00D12214">
        <w:rPr>
          <w:i/>
          <w:iCs/>
        </w:rPr>
        <w:t>The Psychological Record</w:t>
      </w:r>
      <w:r w:rsidRPr="00D12214">
        <w:t xml:space="preserve">, </w:t>
      </w:r>
      <w:r w:rsidRPr="00D12214">
        <w:rPr>
          <w:i/>
          <w:iCs/>
        </w:rPr>
        <w:t>66</w:t>
      </w:r>
      <w:r w:rsidRPr="00D12214">
        <w:t>(2), 309–321. https://doi.org/10.1007/s40732-016-0173-4</w:t>
      </w:r>
    </w:p>
    <w:p w14:paraId="664D74C6" w14:textId="77777777" w:rsidR="00D12214" w:rsidRPr="00D12214" w:rsidRDefault="00D12214" w:rsidP="008D48B7">
      <w:pPr>
        <w:pStyle w:val="Bibliography"/>
      </w:pPr>
      <w:r w:rsidRPr="00D12214">
        <w:t xml:space="preserve">Finn, M., Barnes-Holmes, D., &amp; McEnteggart, C. (2018). Exploring the single-trial-type-dominance-effect in the IRAP: Developing a differential arbitrarily applicable relational responding effects (DAARRE) model. </w:t>
      </w:r>
      <w:r w:rsidRPr="00D12214">
        <w:rPr>
          <w:i/>
          <w:iCs/>
        </w:rPr>
        <w:t>The Psychological Record</w:t>
      </w:r>
      <w:r w:rsidRPr="00D12214">
        <w:t xml:space="preserve">, </w:t>
      </w:r>
      <w:r w:rsidRPr="00D12214">
        <w:rPr>
          <w:i/>
          <w:iCs/>
        </w:rPr>
        <w:t>68</w:t>
      </w:r>
      <w:r w:rsidRPr="00D12214">
        <w:t>(1), 11–25. https://doi.org/10.1007/s40732-017-0262-z</w:t>
      </w:r>
    </w:p>
    <w:p w14:paraId="4485B95B" w14:textId="77777777" w:rsidR="00D12214" w:rsidRPr="00D12214" w:rsidRDefault="00D12214" w:rsidP="008D48B7">
      <w:pPr>
        <w:pStyle w:val="Bibliography"/>
      </w:pPr>
      <w:r w:rsidRPr="00D12214">
        <w:t xml:space="preserve">Gawronski, B., &amp; De Houwer, J. (2011). Implicit measures in social and personality psychology. In C. M. Judd (Ed.), </w:t>
      </w:r>
      <w:r w:rsidRPr="00D12214">
        <w:rPr>
          <w:i/>
          <w:iCs/>
        </w:rPr>
        <w:t>Handbook of research methods in social and personality psychology</w:t>
      </w:r>
      <w:r w:rsidRPr="00D12214">
        <w:t xml:space="preserve"> (Vol. 2). Cambridge University Press. 10.1017/CBO9780511996481.016</w:t>
      </w:r>
    </w:p>
    <w:p w14:paraId="5924A156" w14:textId="77777777" w:rsidR="00D12214" w:rsidRPr="00D12214" w:rsidRDefault="00D12214" w:rsidP="008D48B7">
      <w:pPr>
        <w:pStyle w:val="Bibliography"/>
      </w:pPr>
      <w:r w:rsidRPr="00D12214">
        <w:lastRenderedPageBreak/>
        <w:t xml:space="preserve">Greenwald, A. G., &amp; Lai, C. K. (2020). Implicit Social Cognition. </w:t>
      </w:r>
      <w:r w:rsidRPr="00D12214">
        <w:rPr>
          <w:i/>
          <w:iCs/>
        </w:rPr>
        <w:t>Annual Review of Psychology</w:t>
      </w:r>
      <w:r w:rsidRPr="00D12214">
        <w:t xml:space="preserve">, </w:t>
      </w:r>
      <w:r w:rsidRPr="00D12214">
        <w:rPr>
          <w:i/>
          <w:iCs/>
        </w:rPr>
        <w:t>71</w:t>
      </w:r>
      <w:r w:rsidRPr="00D12214">
        <w:t>(1), 419–445. https://doi.org/10.1146/annurev-psych-010419-050837</w:t>
      </w:r>
    </w:p>
    <w:p w14:paraId="6D4E52CE" w14:textId="77777777" w:rsidR="00D12214" w:rsidRPr="00D12214" w:rsidRDefault="00D12214" w:rsidP="008D48B7">
      <w:pPr>
        <w:pStyle w:val="Bibliography"/>
      </w:pPr>
      <w:r w:rsidRPr="00D12214">
        <w:t xml:space="preserve">Hughes, S., Barnes-Holmes, D., &amp; De Houwer, J. (2011). The dominance of associative theorizing in implicit attitude research: Propositional and behavioral alternatives. </w:t>
      </w:r>
      <w:r w:rsidRPr="00D12214">
        <w:rPr>
          <w:i/>
          <w:iCs/>
        </w:rPr>
        <w:t>The Psychological Record</w:t>
      </w:r>
      <w:r w:rsidRPr="00D12214">
        <w:t xml:space="preserve">, </w:t>
      </w:r>
      <w:r w:rsidRPr="00D12214">
        <w:rPr>
          <w:i/>
          <w:iCs/>
        </w:rPr>
        <w:t>61</w:t>
      </w:r>
      <w:r w:rsidRPr="00D12214">
        <w:t>(3), 465–498.</w:t>
      </w:r>
    </w:p>
    <w:p w14:paraId="70CB9E9F" w14:textId="77777777" w:rsidR="00D12214" w:rsidRPr="00D12214" w:rsidRDefault="00D12214" w:rsidP="008D48B7">
      <w:pPr>
        <w:pStyle w:val="Bibliography"/>
      </w:pPr>
      <w:r w:rsidRPr="00D12214">
        <w:t xml:space="preserve">Hughes, S., Barnes-Holmes, D., &amp; Vahey, N. A. (2012). Holding on to our functional roots when exploring new intellectual islands: A voyage through implicit cognition </w:t>
      </w:r>
      <w:r w:rsidRPr="003952F7">
        <w:t>research</w:t>
      </w:r>
      <w:r w:rsidRPr="00D12214">
        <w:t xml:space="preserve">. </w:t>
      </w:r>
      <w:r w:rsidRPr="00D12214">
        <w:rPr>
          <w:i/>
          <w:iCs/>
        </w:rPr>
        <w:t>Journal of Contextual Behavioral Science</w:t>
      </w:r>
      <w:r w:rsidRPr="00D12214">
        <w:t xml:space="preserve">, </w:t>
      </w:r>
      <w:r w:rsidRPr="00D12214">
        <w:rPr>
          <w:i/>
          <w:iCs/>
        </w:rPr>
        <w:t>1</w:t>
      </w:r>
      <w:r w:rsidRPr="00D12214">
        <w:t>(1–2), 17–38. https://doi.org/10.1016/j.jcbs.2012.09.003</w:t>
      </w:r>
    </w:p>
    <w:p w14:paraId="4E912848" w14:textId="77777777" w:rsidR="00D12214" w:rsidRPr="00D12214" w:rsidRDefault="00D12214" w:rsidP="008D48B7">
      <w:pPr>
        <w:pStyle w:val="Bibliography"/>
      </w:pPr>
      <w:r w:rsidRPr="00D12214">
        <w:t xml:space="preserve">Hussey, I. (2020). The IRAP is not suitable for individual use due to very wide confidence intervals around D scores. </w:t>
      </w:r>
      <w:r w:rsidRPr="00D12214">
        <w:rPr>
          <w:i/>
          <w:iCs/>
        </w:rPr>
        <w:t>Preprint</w:t>
      </w:r>
      <w:r w:rsidRPr="00D12214">
        <w:t>. https://doi.org/10.31234/osf.io/w2ygr</w:t>
      </w:r>
    </w:p>
    <w:p w14:paraId="31C32900" w14:textId="77777777" w:rsidR="00D12214" w:rsidRPr="00D12214" w:rsidRDefault="00D12214" w:rsidP="008D48B7">
      <w:pPr>
        <w:pStyle w:val="Bibliography"/>
      </w:pPr>
      <w:r w:rsidRPr="00D12214">
        <w:t xml:space="preserve">Hussey, I., Daly, T., &amp; Barnes-Holmes, D. (2015). Life is Good, But Death Ain’t Bad Either: Counter-Intuitive Implicit Biases to Death in a Normative Population. </w:t>
      </w:r>
      <w:r w:rsidRPr="00D12214">
        <w:rPr>
          <w:i/>
          <w:iCs/>
        </w:rPr>
        <w:t>The Psychological Record</w:t>
      </w:r>
      <w:r w:rsidRPr="00D12214">
        <w:t xml:space="preserve">, </w:t>
      </w:r>
      <w:r w:rsidRPr="00D12214">
        <w:rPr>
          <w:i/>
          <w:iCs/>
        </w:rPr>
        <w:t>65</w:t>
      </w:r>
      <w:r w:rsidRPr="00D12214">
        <w:t>(4), 731–742. https://doi.org/10.1007/s40732-015-0142-3</w:t>
      </w:r>
    </w:p>
    <w:p w14:paraId="2708AC7C" w14:textId="77777777" w:rsidR="00D12214" w:rsidRPr="00D12214" w:rsidRDefault="00D12214" w:rsidP="008D48B7">
      <w:pPr>
        <w:pStyle w:val="Bibliography"/>
      </w:pPr>
      <w:r w:rsidRPr="00D12214">
        <w:t xml:space="preserve">Hussey, I., &amp; Drake, C. E. (2020). The Implicit Relational Assessment Procedure demonstrates poor internal consistency and test-retest reliability: A meta-analysis. </w:t>
      </w:r>
      <w:r w:rsidRPr="00D12214">
        <w:rPr>
          <w:i/>
          <w:iCs/>
        </w:rPr>
        <w:t>Preprint</w:t>
      </w:r>
      <w:r w:rsidRPr="00D12214">
        <w:t>. https://doi.org/10.31234/osf.io/ge3k7</w:t>
      </w:r>
    </w:p>
    <w:p w14:paraId="12CDCF77" w14:textId="77777777" w:rsidR="00D12214" w:rsidRPr="00D12214" w:rsidRDefault="00D12214" w:rsidP="008D48B7">
      <w:pPr>
        <w:pStyle w:val="Bibliography"/>
      </w:pPr>
      <w:r w:rsidRPr="00D12214">
        <w:t xml:space="preserve">Hussey, I., Thompson, M., McEnteggart, C., Barnes-Holmes, D., &amp; Barnes-Holmes, Y. (2015). Interpreting and inverting with less cursing: A guide to interpreting IRAP data. </w:t>
      </w:r>
      <w:r w:rsidRPr="00D12214">
        <w:rPr>
          <w:i/>
          <w:iCs/>
        </w:rPr>
        <w:t>Journal of Contextual Behavioral Science</w:t>
      </w:r>
      <w:r w:rsidRPr="00D12214">
        <w:t xml:space="preserve">, </w:t>
      </w:r>
      <w:r w:rsidRPr="00D12214">
        <w:rPr>
          <w:i/>
          <w:iCs/>
        </w:rPr>
        <w:t>4</w:t>
      </w:r>
      <w:r w:rsidRPr="00D12214">
        <w:t>(3), 157–162. https://doi.org/10.1016/j.jcbs.2015.05.001</w:t>
      </w:r>
    </w:p>
    <w:p w14:paraId="7C9CC777" w14:textId="77777777" w:rsidR="00D12214" w:rsidRPr="00D12214" w:rsidRDefault="00D12214" w:rsidP="008D48B7">
      <w:pPr>
        <w:pStyle w:val="Bibliography"/>
      </w:pPr>
      <w:r w:rsidRPr="00D12214">
        <w:t xml:space="preserve">Lakens, D. (2013). Calculating and reporting effect sizes to facilitate cumulative science: A practical primer for t-tests and ANOVAs. </w:t>
      </w:r>
      <w:r w:rsidRPr="00D12214">
        <w:rPr>
          <w:i/>
          <w:iCs/>
        </w:rPr>
        <w:t>Frontiers in Psychology</w:t>
      </w:r>
      <w:r w:rsidRPr="00D12214">
        <w:t xml:space="preserve">, </w:t>
      </w:r>
      <w:r w:rsidRPr="00D12214">
        <w:rPr>
          <w:i/>
          <w:iCs/>
        </w:rPr>
        <w:t>4</w:t>
      </w:r>
      <w:r w:rsidRPr="00D12214">
        <w:t>. https://doi.org/10.3389/fpsyg.2013.00863</w:t>
      </w:r>
    </w:p>
    <w:p w14:paraId="259D2C20" w14:textId="77777777" w:rsidR="00D12214" w:rsidRPr="00D12214" w:rsidRDefault="00D12214" w:rsidP="008D48B7">
      <w:pPr>
        <w:pStyle w:val="Bibliography"/>
      </w:pPr>
      <w:r w:rsidRPr="00D12214">
        <w:lastRenderedPageBreak/>
        <w:t xml:space="preserve">Lawrence, M. A. (2016). </w:t>
      </w:r>
      <w:r w:rsidRPr="00D12214">
        <w:rPr>
          <w:i/>
          <w:iCs/>
        </w:rPr>
        <w:t>ez: Easy Analysis and Visualization of Factorial Experiments</w:t>
      </w:r>
      <w:r w:rsidRPr="00D12214">
        <w:t>. https://CRAN.R-project.org/package=ez</w:t>
      </w:r>
    </w:p>
    <w:p w14:paraId="19B27FE6" w14:textId="77777777" w:rsidR="00D12214" w:rsidRPr="00D12214" w:rsidRDefault="00D12214" w:rsidP="008D48B7">
      <w:pPr>
        <w:pStyle w:val="Bibliography"/>
      </w:pPr>
      <w:r w:rsidRPr="00D12214">
        <w:t xml:space="preserve">Nosek, B. A., Hawkins, C. B., &amp; Frazier, R. S. (2011). Implicit social cognition: From measures to mechanisms. </w:t>
      </w:r>
      <w:r w:rsidRPr="00D12214">
        <w:rPr>
          <w:i/>
          <w:iCs/>
        </w:rPr>
        <w:t>Trends in Cognitive Sciences</w:t>
      </w:r>
      <w:r w:rsidRPr="00D12214">
        <w:t xml:space="preserve">, </w:t>
      </w:r>
      <w:r w:rsidRPr="00D12214">
        <w:rPr>
          <w:i/>
          <w:iCs/>
        </w:rPr>
        <w:t>15</w:t>
      </w:r>
      <w:r w:rsidRPr="00D12214">
        <w:t>(4), 152–159. https://doi.org/10.1016/j.tics.2011.01.005</w:t>
      </w:r>
    </w:p>
    <w:p w14:paraId="6FE15DD6" w14:textId="77777777" w:rsidR="00D12214" w:rsidRPr="00D12214" w:rsidRDefault="00D12214" w:rsidP="008D48B7">
      <w:pPr>
        <w:pStyle w:val="Bibliography"/>
      </w:pPr>
      <w:r w:rsidRPr="00D12214">
        <w:t xml:space="preserve">O’Shea, B., Watson, D. G., &amp; Brown, G. D. A. (2016). Measuring implicit attitudes: A positive framing bias flaw in the Implicit Relational Assessment Procedure (IRAP). </w:t>
      </w:r>
      <w:r w:rsidRPr="00D12214">
        <w:rPr>
          <w:i/>
          <w:iCs/>
        </w:rPr>
        <w:t>Psychological Assessment</w:t>
      </w:r>
      <w:r w:rsidRPr="00D12214">
        <w:t xml:space="preserve">, </w:t>
      </w:r>
      <w:r w:rsidRPr="00D12214">
        <w:rPr>
          <w:i/>
          <w:iCs/>
        </w:rPr>
        <w:t>28</w:t>
      </w:r>
      <w:r w:rsidRPr="00D12214">
        <w:t>(2), 158–170. https://doi.org/10.1037/pas0000172</w:t>
      </w:r>
    </w:p>
    <w:p w14:paraId="33D9DF4B" w14:textId="77777777" w:rsidR="00D12214" w:rsidRPr="00D12214" w:rsidRDefault="00D12214" w:rsidP="008D48B7">
      <w:pPr>
        <w:pStyle w:val="Bibliography"/>
      </w:pPr>
      <w:r w:rsidRPr="00D12214">
        <w:t xml:space="preserve">Pfister, R., &amp; Janczyk, M. (2019). </w:t>
      </w:r>
      <w:r w:rsidRPr="00D12214">
        <w:rPr>
          <w:i/>
          <w:iCs/>
        </w:rPr>
        <w:t>schoRsch: Tools for Analyzing Factorial Experiments</w:t>
      </w:r>
      <w:r w:rsidRPr="00D12214">
        <w:t xml:space="preserve"> (1.7). https://CRAN.R-project.org/package=schoRsch</w:t>
      </w:r>
    </w:p>
    <w:p w14:paraId="48580029" w14:textId="77777777" w:rsidR="00D12214" w:rsidRPr="00D12214" w:rsidRDefault="00D12214" w:rsidP="008D48B7">
      <w:pPr>
        <w:pStyle w:val="Bibliography"/>
      </w:pPr>
      <w:r w:rsidRPr="00D12214">
        <w:t xml:space="preserve">R Core Team. (2022). </w:t>
      </w:r>
      <w:r w:rsidRPr="00D12214">
        <w:rPr>
          <w:i/>
          <w:iCs/>
        </w:rPr>
        <w:t>R: A language and environment for statistical computing</w:t>
      </w:r>
      <w:r w:rsidRPr="00D12214">
        <w:t xml:space="preserve"> (4.2). R Foundation for Statistical Computing. https://www.R-project.org/</w:t>
      </w:r>
    </w:p>
    <w:p w14:paraId="730AFC68" w14:textId="77777777" w:rsidR="00D12214" w:rsidRPr="002D3D57" w:rsidRDefault="00D12214" w:rsidP="008D48B7">
      <w:pPr>
        <w:pStyle w:val="Bibliography"/>
        <w:rPr>
          <w:lang w:val="nl-NL"/>
        </w:rPr>
      </w:pPr>
      <w:r w:rsidRPr="00D12214">
        <w:t xml:space="preserve">Ratcliff, R. (1993). Methods for dealing with reaction time outliers. </w:t>
      </w:r>
      <w:proofErr w:type="spellStart"/>
      <w:r w:rsidRPr="002D3D57">
        <w:rPr>
          <w:i/>
          <w:iCs/>
          <w:lang w:val="nl-NL"/>
        </w:rPr>
        <w:t>Psychological</w:t>
      </w:r>
      <w:proofErr w:type="spellEnd"/>
      <w:r w:rsidRPr="002D3D57">
        <w:rPr>
          <w:i/>
          <w:iCs/>
          <w:lang w:val="nl-NL"/>
        </w:rPr>
        <w:t xml:space="preserve"> Bulletin</w:t>
      </w:r>
      <w:r w:rsidRPr="002D3D57">
        <w:rPr>
          <w:lang w:val="nl-NL"/>
        </w:rPr>
        <w:t xml:space="preserve">, </w:t>
      </w:r>
      <w:r w:rsidRPr="002D3D57">
        <w:rPr>
          <w:i/>
          <w:iCs/>
          <w:lang w:val="nl-NL"/>
        </w:rPr>
        <w:t>114</w:t>
      </w:r>
      <w:r w:rsidRPr="002D3D57">
        <w:rPr>
          <w:lang w:val="nl-NL"/>
        </w:rPr>
        <w:t xml:space="preserve">(4), 510–532. </w:t>
      </w:r>
      <w:proofErr w:type="gramStart"/>
      <w:r w:rsidRPr="002D3D57">
        <w:rPr>
          <w:lang w:val="nl-NL"/>
        </w:rPr>
        <w:t>https://doi.org/10.1037/0033-2909.114.3.510</w:t>
      </w:r>
      <w:proofErr w:type="gramEnd"/>
    </w:p>
    <w:p w14:paraId="078227FB" w14:textId="77777777" w:rsidR="00D12214" w:rsidRPr="00D12214" w:rsidRDefault="00D12214" w:rsidP="008D48B7">
      <w:pPr>
        <w:pStyle w:val="Bibliography"/>
      </w:pPr>
      <w:proofErr w:type="spellStart"/>
      <w:r w:rsidRPr="002D3D57">
        <w:rPr>
          <w:lang w:val="nl-NL"/>
        </w:rPr>
        <w:t>Remue</w:t>
      </w:r>
      <w:proofErr w:type="spellEnd"/>
      <w:r w:rsidRPr="002D3D57">
        <w:rPr>
          <w:lang w:val="nl-NL"/>
        </w:rPr>
        <w:t xml:space="preserve">, J., De Houwer, J., Barnes-Holmes, D., </w:t>
      </w:r>
      <w:proofErr w:type="spellStart"/>
      <w:r w:rsidRPr="002D3D57">
        <w:rPr>
          <w:lang w:val="nl-NL"/>
        </w:rPr>
        <w:t>Vanderhasselt</w:t>
      </w:r>
      <w:proofErr w:type="spellEnd"/>
      <w:r w:rsidRPr="002D3D57">
        <w:rPr>
          <w:lang w:val="nl-NL"/>
        </w:rPr>
        <w:t xml:space="preserve">, M. A., &amp; De </w:t>
      </w:r>
      <w:proofErr w:type="spellStart"/>
      <w:r w:rsidRPr="002D3D57">
        <w:rPr>
          <w:lang w:val="nl-NL"/>
        </w:rPr>
        <w:t>Raedt</w:t>
      </w:r>
      <w:proofErr w:type="spellEnd"/>
      <w:r w:rsidRPr="002D3D57">
        <w:rPr>
          <w:lang w:val="nl-NL"/>
        </w:rPr>
        <w:t xml:space="preserve">, R. (2013). </w:t>
      </w:r>
      <w:r w:rsidRPr="00D12214">
        <w:t xml:space="preserve">Self-esteem revisited: Performance on the implicit relational assessment procedure as a measure of self-versus ideal self-related cognitions in dysphoria. </w:t>
      </w:r>
      <w:r w:rsidRPr="00D12214">
        <w:rPr>
          <w:i/>
          <w:iCs/>
        </w:rPr>
        <w:t>Cognition &amp; Emotion</w:t>
      </w:r>
      <w:r w:rsidRPr="00D12214">
        <w:t xml:space="preserve">, </w:t>
      </w:r>
      <w:r w:rsidRPr="00D12214">
        <w:rPr>
          <w:i/>
          <w:iCs/>
        </w:rPr>
        <w:t>27</w:t>
      </w:r>
      <w:r w:rsidRPr="00D12214">
        <w:t>(8), 1441–1449. https://doi.org/10.1080/02699931.2013.786681</w:t>
      </w:r>
    </w:p>
    <w:p w14:paraId="274487F3" w14:textId="77777777" w:rsidR="00D12214" w:rsidRPr="00D12214" w:rsidRDefault="00D12214" w:rsidP="008D48B7">
      <w:pPr>
        <w:pStyle w:val="Bibliography"/>
      </w:pPr>
      <w:r w:rsidRPr="00D12214">
        <w:t xml:space="preserve">Remue, J., Hughes, S., De Houwer, J., &amp; De Raedt, R. (2014). To Be or Want to Be: Disentangling the Role of Actual versus Ideal Self in Implicit Self-Esteem. </w:t>
      </w:r>
      <w:r w:rsidRPr="00D12214">
        <w:rPr>
          <w:i/>
          <w:iCs/>
        </w:rPr>
        <w:t>PLoS ONE</w:t>
      </w:r>
      <w:r w:rsidRPr="00D12214">
        <w:t xml:space="preserve">, </w:t>
      </w:r>
      <w:r w:rsidRPr="00D12214">
        <w:rPr>
          <w:i/>
          <w:iCs/>
        </w:rPr>
        <w:t>9</w:t>
      </w:r>
      <w:r w:rsidRPr="00D12214">
        <w:t>(9), e108837. https://doi.org/10.1371/journal.pone.0108837</w:t>
      </w:r>
    </w:p>
    <w:p w14:paraId="0B203EDC" w14:textId="77777777" w:rsidR="00D12214" w:rsidRPr="00D12214" w:rsidRDefault="00D12214" w:rsidP="008D48B7">
      <w:pPr>
        <w:pStyle w:val="Bibliography"/>
      </w:pPr>
      <w:r w:rsidRPr="00D12214">
        <w:t xml:space="preserve">Simmons, J. P., Nelson, L. D., &amp; Simonsohn, U. (2012). </w:t>
      </w:r>
      <w:r w:rsidRPr="00D12214">
        <w:rPr>
          <w:i/>
          <w:iCs/>
        </w:rPr>
        <w:t>A 21 word solution</w:t>
      </w:r>
      <w:r w:rsidRPr="00D12214">
        <w:t>. Social Science Research Network. http://papers.ssrn.com/abstract=2160588</w:t>
      </w:r>
    </w:p>
    <w:p w14:paraId="6F183FA2" w14:textId="77777777" w:rsidR="00D12214" w:rsidRPr="008D48B7" w:rsidRDefault="00D12214" w:rsidP="008D48B7">
      <w:pPr>
        <w:pStyle w:val="Bibliography"/>
      </w:pPr>
      <w:r w:rsidRPr="008D48B7">
        <w:t>Whelan, R. (2008). Effective analysis of reaction time data. The Psychological Record, 58(3), 475–482.</w:t>
      </w:r>
    </w:p>
    <w:p w14:paraId="65151D28" w14:textId="77777777" w:rsidR="000D4308" w:rsidRDefault="000D4308" w:rsidP="008569DC">
      <w:pPr>
        <w:ind w:firstLine="0"/>
      </w:pPr>
      <w:r w:rsidRPr="005211F1">
        <w:lastRenderedPageBreak/>
        <w:fldChar w:fldCharType="end"/>
      </w:r>
    </w:p>
    <w:p w14:paraId="61BE35A5" w14:textId="536F05B7" w:rsidR="004559D9" w:rsidRPr="005211F1" w:rsidRDefault="004559D9" w:rsidP="008569DC">
      <w:pPr>
        <w:pStyle w:val="Bibliography"/>
        <w:ind w:left="0" w:firstLine="0"/>
      </w:pPr>
    </w:p>
    <w:sectPr w:rsidR="004559D9" w:rsidRPr="005211F1" w:rsidSect="003A10CA">
      <w:pgSz w:w="11900" w:h="16840" w:code="9"/>
      <w:pgMar w:top="1440" w:right="1440" w:bottom="1440" w:left="1440" w:header="720" w:footer="720" w:gutter="0"/>
      <w:cols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69481" w14:textId="77777777" w:rsidR="002B5E59" w:rsidRDefault="002B5E59" w:rsidP="003A10CA">
      <w:r>
        <w:separator/>
      </w:r>
    </w:p>
  </w:endnote>
  <w:endnote w:type="continuationSeparator" w:id="0">
    <w:p w14:paraId="3C70E4F5" w14:textId="77777777" w:rsidR="002B5E59" w:rsidRDefault="002B5E59" w:rsidP="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B06040202020202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3A10C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rsidP="003A1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C254" w14:textId="2163122F" w:rsidR="00756773" w:rsidRDefault="00756773" w:rsidP="003A10CA">
    <w:pPr>
      <w:pStyle w:val="Footer"/>
      <w:rPr>
        <w:rStyle w:val="PageNumber"/>
      </w:rPr>
    </w:pPr>
  </w:p>
  <w:p w14:paraId="763AF29D" w14:textId="77777777" w:rsidR="00756773" w:rsidRDefault="00756773" w:rsidP="003A10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4D8E" w14:textId="6CF40912" w:rsidR="00EA2804" w:rsidRDefault="00EA2804" w:rsidP="003A10CA">
    <w:pPr>
      <w:pStyle w:val="Footer"/>
      <w:rPr>
        <w:rStyle w:val="PageNumber"/>
      </w:rPr>
    </w:pPr>
  </w:p>
  <w:p w14:paraId="2CF5120E" w14:textId="77777777" w:rsidR="00EA2804" w:rsidRDefault="00EA2804" w:rsidP="003A1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6BFED" w14:textId="77777777" w:rsidR="002B5E59" w:rsidRDefault="002B5E59" w:rsidP="003A10CA">
      <w:r>
        <w:separator/>
      </w:r>
    </w:p>
  </w:footnote>
  <w:footnote w:type="continuationSeparator" w:id="0">
    <w:p w14:paraId="1965BA94" w14:textId="77777777" w:rsidR="002B5E59" w:rsidRDefault="002B5E59" w:rsidP="003A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746812"/>
      <w:docPartObj>
        <w:docPartGallery w:val="Page Numbers (Top of Page)"/>
        <w:docPartUnique/>
      </w:docPartObj>
    </w:sdtPr>
    <w:sdtContent>
      <w:p w14:paraId="3A9D5CE5" w14:textId="46DA6AAB"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307CEA" w14:textId="77777777" w:rsidR="008D48B7" w:rsidRDefault="008D48B7" w:rsidP="008D48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7369664"/>
      <w:docPartObj>
        <w:docPartGallery w:val="Page Numbers (Top of Page)"/>
        <w:docPartUnique/>
      </w:docPartObj>
    </w:sdtPr>
    <w:sdtContent>
      <w:p w14:paraId="443AF3CB" w14:textId="4945B26F"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680C79" w14:textId="7546A3EA" w:rsidR="008D48B7" w:rsidRPr="008D48B7" w:rsidRDefault="008D48B7" w:rsidP="008D48B7">
    <w:pPr>
      <w:pStyle w:val="Header"/>
      <w:ind w:right="360"/>
      <w:rPr>
        <w:lang w:val="en-IE"/>
      </w:rPr>
    </w:pPr>
    <w:r>
      <w:rPr>
        <w:lang w:val="en-IE"/>
      </w:rPr>
      <w:t xml:space="preserve">IRAP COUNFOUND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7775316"/>
      <w:docPartObj>
        <w:docPartGallery w:val="Page Numbers (Top of Page)"/>
        <w:docPartUnique/>
      </w:docPartObj>
    </w:sdtPr>
    <w:sdtContent>
      <w:p w14:paraId="01D1E031" w14:textId="4356D56E"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0BBA2F" w14:textId="7D34E8D6" w:rsidR="008D48B7" w:rsidRPr="008D48B7" w:rsidRDefault="008D48B7" w:rsidP="008D48B7">
    <w:pPr>
      <w:pStyle w:val="Header"/>
      <w:ind w:right="360"/>
      <w:rPr>
        <w:lang w:val="en-IE"/>
      </w:rPr>
    </w:pPr>
    <w:r>
      <w:rPr>
        <w:lang w:val="en-IE"/>
      </w:rPr>
      <w:t xml:space="preserve">IRAP COUNFOUND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4A2E"/>
    <w:rsid w:val="000B548E"/>
    <w:rsid w:val="000B5863"/>
    <w:rsid w:val="000C3871"/>
    <w:rsid w:val="000C5460"/>
    <w:rsid w:val="000C5D1B"/>
    <w:rsid w:val="000C64D0"/>
    <w:rsid w:val="000D1098"/>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554A"/>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5E59"/>
    <w:rsid w:val="002B675F"/>
    <w:rsid w:val="002B7A62"/>
    <w:rsid w:val="002C1A9B"/>
    <w:rsid w:val="002C3600"/>
    <w:rsid w:val="002C4F4C"/>
    <w:rsid w:val="002C6BD6"/>
    <w:rsid w:val="002D0E07"/>
    <w:rsid w:val="002D0F80"/>
    <w:rsid w:val="002D3D57"/>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10CA"/>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76C"/>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569DC"/>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48B7"/>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45B"/>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226C"/>
    <w:rsid w:val="00B63349"/>
    <w:rsid w:val="00B66889"/>
    <w:rsid w:val="00B669E8"/>
    <w:rsid w:val="00B66E98"/>
    <w:rsid w:val="00B8133C"/>
    <w:rsid w:val="00B85024"/>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585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D7FDE"/>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485"/>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0CA"/>
    <w:pPr>
      <w:jc w:val="both"/>
    </w:pPr>
    <w:rPr>
      <w:rFonts w:ascii="Times New Roman" w:hAnsi="Times New Roman" w:cs="Times New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8D48B7"/>
    <w:pPr>
      <w:ind w:left="720" w:hanging="72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3A10CA"/>
    <w:pPr>
      <w:ind w:right="20" w:firstLine="0"/>
    </w:pPr>
  </w:style>
  <w:style w:type="paragraph" w:customStyle="1" w:styleId="authors">
    <w:name w:val="authors"/>
    <w:basedOn w:val="Normal"/>
    <w:qFormat/>
    <w:rsid w:val="009B786B"/>
    <w:pPr>
      <w:jc w:val="center"/>
    </w:pPr>
  </w:style>
  <w:style w:type="paragraph" w:customStyle="1" w:styleId="Title1">
    <w:name w:val="Title1"/>
    <w:basedOn w:val="Normal"/>
    <w:qFormat/>
    <w:rsid w:val="003A10CA"/>
    <w:pPr>
      <w:ind w:firstLine="0"/>
      <w:jc w:val="center"/>
    </w:p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8D48B7"/>
    <w:pPr>
      <w:ind w:firstLine="0"/>
    </w:p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osf.io/vhzsn/?view_only=60e9e24c080e410db9c929914cf7eec4" TargetMode="Externa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osf.io/vhzsn/?view_only=60e9e24c080e410db9c929914cf7eec4" TargetMode="External"/><Relationship Id="rId2" Type="http://schemas.openxmlformats.org/officeDocument/2006/relationships/customXml" Target="../customXml/item2.xml"/><Relationship Id="rId16" Type="http://schemas.openxmlformats.org/officeDocument/2006/relationships/hyperlink" Target="https://osf.io/vhzsn/?view_only=60e9e24c080e410db9c929914cf7eec4"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4.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9</TotalTime>
  <Pages>23</Pages>
  <Words>16711</Words>
  <Characters>95256</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2</cp:revision>
  <dcterms:created xsi:type="dcterms:W3CDTF">2022-07-29T13:52:00Z</dcterms:created>
  <dcterms:modified xsi:type="dcterms:W3CDTF">2022-08-03T10: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jlgMniWJ"/&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